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3579FAA" w14:textId="14A2AABB" w:rsidR="00FB0550" w:rsidRDefault="003B2C8E">
      <w:r>
        <w:fldChar w:fldCharType="begin" w:fldLock="1"/>
      </w:r>
      <w:r>
        <w:instrText>ADDIN CSL_CITATION {"citationItems":[{"id":"ITEM-1","itemData":{"URL":"https://www.tokopedia.com/prostorecomputer/msi-modern-14-i3-1115g4-8gb-256ssd-w10-14-0fhd-ips-blit-1yr-gry-laptop-8gb-512ssd/review","accessed":{"date-parts":[["2023","4","26"]]},"id":"ITEM-1","issued":{"date-parts":[["0"]]},"title":"Review Produk - MSI MODERN 14 I3 1115G4 8GB 256SSD W10 14.0FHD IPS BLIT 1YR GRY - LAPTOP, 8GB 512SSD | Tokopedia","type":"webpage"},"uris":["http://www.mendeley.com/documents/?uuid=fd34a5df-f2cb-3937-8a8c-f4c069763346"]}],"mendeley":{"formattedCitation":"(&lt;i&gt;Review Produk - MSI MODERN 14 I3 1115G4 8GB 256SSD W10 14.0FHD IPS BLIT 1YR GRY - LAPTOP, 8GB 512SSD | Tokopedia&lt;/i&gt;, n.d.)","plainTextFormattedCitation":"(Review Produk - MSI MODERN 14 I3 1115G4 8GB 256SSD W10 14.0FHD IPS BLIT 1YR GRY - LAPTOP, 8GB 512SSD | Tokopedia, n.d.)","previouslyFormattedCitation":"(&lt;i&gt;Review Produk - MSI MODERN 14 I3 1115G4 8GB 256SSD W10 14.0FHD IPS BLIT 1YR GRY - LAPTOP, 8GB 512SSD | Tokopedia&lt;/i&gt;, n.d.)"},"properties":{"noteIndex":0},"schema":"https://github.com/citation-style-language/schema/raw/master/csl-citation.json"}</w:instrText>
      </w:r>
      <w:r>
        <w:fldChar w:fldCharType="separate"/>
      </w:r>
      <w:r w:rsidRPr="003B2C8E">
        <w:rPr>
          <w:noProof/>
        </w:rPr>
        <w:t>(</w:t>
      </w:r>
      <w:r w:rsidRPr="003B2C8E">
        <w:rPr>
          <w:i/>
          <w:noProof/>
        </w:rPr>
        <w:t>Review Produk - MSI MODERN 14 I3 1115G4 8GB 256SSD W10 14.0FHD IPS BLIT 1YR GRY - LAPTOP, 8GB 512SSD | Tokopedia</w:t>
      </w:r>
      <w:r w:rsidRPr="003B2C8E">
        <w:rPr>
          <w:noProof/>
        </w:rPr>
        <w:t>, n.d.)</w:t>
      </w:r>
      <w:r>
        <w:fldChar w:fldCharType="end"/>
      </w:r>
    </w:p>
    <w:p w14:paraId="763CFDF8" w14:textId="2778FE4F" w:rsidR="003B2C8E" w:rsidRPr="003B2C8E" w:rsidRDefault="003B2C8E" w:rsidP="003B2C8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3B2C8E">
        <w:rPr>
          <w:rFonts w:ascii="Calibri" w:hAnsi="Calibri" w:cs="Calibri"/>
          <w:i/>
          <w:iCs/>
          <w:noProof/>
          <w:szCs w:val="24"/>
        </w:rPr>
        <w:t>Review Produk - MSI MODERN 14 I3 1115G4 8GB 256SSD W10 14.0FHD IPS BLIT 1YR GRY - LAPTOP, 8GB 512SSD | Tokopedia</w:t>
      </w:r>
      <w:r w:rsidRPr="003B2C8E">
        <w:rPr>
          <w:rFonts w:ascii="Calibri" w:hAnsi="Calibri" w:cs="Calibri"/>
          <w:noProof/>
          <w:szCs w:val="24"/>
        </w:rPr>
        <w:t>. (n.d.). Retrieved April 26, 2023, from https://www.tokopedia.com/prostorecomputer/msi-modern-14-i3-1115g4-8gb-256ssd-w10-14-0fhd-ips-blit-1yr-gry-laptop-8gb-512ssd/review</w:t>
      </w:r>
    </w:p>
    <w:p w14:paraId="329A8B23" w14:textId="7103524B" w:rsidR="003B2C8E" w:rsidRDefault="003B2C8E">
      <w:r>
        <w:fldChar w:fldCharType="end"/>
      </w:r>
    </w:p>
    <w:sectPr w:rsidR="003B2C8E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proofState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43737"/>
    <w:rsid w:val="000540BB"/>
    <w:rsid w:val="00081FA9"/>
    <w:rsid w:val="00082697"/>
    <w:rsid w:val="000A2869"/>
    <w:rsid w:val="000C5624"/>
    <w:rsid w:val="001300B6"/>
    <w:rsid w:val="001637E0"/>
    <w:rsid w:val="00166E6F"/>
    <w:rsid w:val="00235B8B"/>
    <w:rsid w:val="002412BE"/>
    <w:rsid w:val="002D56C0"/>
    <w:rsid w:val="003919DC"/>
    <w:rsid w:val="003B299B"/>
    <w:rsid w:val="003B2C8E"/>
    <w:rsid w:val="003B300D"/>
    <w:rsid w:val="00457F95"/>
    <w:rsid w:val="004A703E"/>
    <w:rsid w:val="00503BA2"/>
    <w:rsid w:val="005710E1"/>
    <w:rsid w:val="005F167C"/>
    <w:rsid w:val="006130DE"/>
    <w:rsid w:val="0072253F"/>
    <w:rsid w:val="00766BCD"/>
    <w:rsid w:val="00767FFE"/>
    <w:rsid w:val="00777A61"/>
    <w:rsid w:val="00791167"/>
    <w:rsid w:val="007D5D7E"/>
    <w:rsid w:val="008D2CE4"/>
    <w:rsid w:val="009048EC"/>
    <w:rsid w:val="00943737"/>
    <w:rsid w:val="00955609"/>
    <w:rsid w:val="00966844"/>
    <w:rsid w:val="009A6B48"/>
    <w:rsid w:val="009C150F"/>
    <w:rsid w:val="009E6A8A"/>
    <w:rsid w:val="00A70C2E"/>
    <w:rsid w:val="00A83181"/>
    <w:rsid w:val="00AB3367"/>
    <w:rsid w:val="00AB692D"/>
    <w:rsid w:val="00AF2FAD"/>
    <w:rsid w:val="00AF502C"/>
    <w:rsid w:val="00B93BD8"/>
    <w:rsid w:val="00BD0B58"/>
    <w:rsid w:val="00BE7C5A"/>
    <w:rsid w:val="00C37911"/>
    <w:rsid w:val="00C669B2"/>
    <w:rsid w:val="00C860B6"/>
    <w:rsid w:val="00C94CBF"/>
    <w:rsid w:val="00CA0906"/>
    <w:rsid w:val="00D76D88"/>
    <w:rsid w:val="00D96C67"/>
    <w:rsid w:val="00DB7896"/>
    <w:rsid w:val="00DD5514"/>
    <w:rsid w:val="00E72D3C"/>
    <w:rsid w:val="00EB71BC"/>
    <w:rsid w:val="00F32076"/>
    <w:rsid w:val="00F41C99"/>
    <w:rsid w:val="00F80BD9"/>
    <w:rsid w:val="00F85CB8"/>
    <w:rsid w:val="00F95E24"/>
    <w:rsid w:val="00FB05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7E5A1CB"/>
  <w15:chartTrackingRefBased/>
  <w15:docId w15:val="{AE596C68-9908-45C6-A5DD-EF2025F69B2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ID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A059A0A-EB0F-478F-BB92-BF02C4921F4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</Pages>
  <Words>235</Words>
  <Characters>1344</Characters>
  <Application>Microsoft Office Word</Application>
  <DocSecurity>0</DocSecurity>
  <Lines>11</Lines>
  <Paragraphs>3</Paragraphs>
  <ScaleCrop>false</ScaleCrop>
  <Company/>
  <LinksUpToDate>false</LinksUpToDate>
  <CharactersWithSpaces>157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ckermanhmd</dc:creator>
  <cp:keywords/>
  <dc:description/>
  <cp:lastModifiedBy>ackermanhmd</cp:lastModifiedBy>
  <cp:revision>2</cp:revision>
  <dcterms:created xsi:type="dcterms:W3CDTF">2023-04-26T09:05:00Z</dcterms:created>
  <dcterms:modified xsi:type="dcterms:W3CDTF">2023-04-26T09:0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625e2525-311c-30d9-9a07-5c05954e6b01</vt:lpwstr>
  </property>
  <property fmtid="{D5CDD505-2E9C-101B-9397-08002B2CF9AE}" pid="4" name="Mendeley Citation Style_1">
    <vt:lpwstr>http://www.zotero.org/styles/apa</vt:lpwstr>
  </property>
</Properties>
</file>